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r>
        <w:t>fF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unregularized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For CRLB and CRLB</w:t>
      </w:r>
      <w:r w:rsidR="00B22037">
        <w:rPr>
          <w:vertAlign w:val="subscript"/>
        </w:rPr>
        <w:t>λ=0.5</w:t>
      </w:r>
      <w:r w:rsidR="00B22037">
        <w:t>, n</w:t>
      </w:r>
      <w:r w:rsidR="001B40FE">
        <w:t>o substantial difference</w:t>
      </w:r>
      <w:r w:rsidR="00B22037">
        <w:t>s</w:t>
      </w:r>
      <w:r w:rsidR="001B40FE">
        <w:t xml:space="preserve"> </w:t>
      </w:r>
      <w:r w:rsidR="00B22037">
        <w:t>in their σ</w:t>
      </w:r>
      <w:r w:rsidR="00B22037">
        <w:rPr>
          <w:vertAlign w:val="subscript"/>
        </w:rPr>
        <w:t>F</w:t>
      </w:r>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E8DE1" w14:textId="77777777" w:rsidR="007B3185" w:rsidRDefault="007B3185">
      <w:r>
        <w:separator/>
      </w:r>
    </w:p>
    <w:p w14:paraId="4B159DD8" w14:textId="77777777" w:rsidR="007B3185" w:rsidRDefault="007B3185"/>
  </w:endnote>
  <w:endnote w:type="continuationSeparator" w:id="0">
    <w:p w14:paraId="3EB6EE5A" w14:textId="77777777" w:rsidR="007B3185" w:rsidRDefault="007B3185">
      <w:r>
        <w:continuationSeparator/>
      </w:r>
    </w:p>
    <w:p w14:paraId="0AE2C771" w14:textId="77777777" w:rsidR="007B3185" w:rsidRDefault="007B31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8220A">
      <w:rPr>
        <w:rStyle w:val="Numrodepage"/>
        <w:noProof/>
      </w:rPr>
      <w:t>1</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4B2F3" w14:textId="77777777" w:rsidR="007B3185" w:rsidRDefault="007B3185">
      <w:r>
        <w:separator/>
      </w:r>
    </w:p>
    <w:p w14:paraId="146207AB" w14:textId="77777777" w:rsidR="007B3185" w:rsidRDefault="007B3185"/>
  </w:footnote>
  <w:footnote w:type="continuationSeparator" w:id="0">
    <w:p w14:paraId="45B1B525" w14:textId="77777777" w:rsidR="007B3185" w:rsidRDefault="007B3185">
      <w:r>
        <w:continuationSeparator/>
      </w:r>
    </w:p>
    <w:p w14:paraId="4D7F2754" w14:textId="77777777" w:rsidR="007B3185" w:rsidRDefault="007B31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3185"/>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4D172-7642-7845-88D1-9096E93D7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5</Pages>
  <Words>14874</Words>
  <Characters>81810</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49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8</cp:revision>
  <cp:lastPrinted>2016-10-18T17:19:00Z</cp:lastPrinted>
  <dcterms:created xsi:type="dcterms:W3CDTF">2017-10-12T14:04:00Z</dcterms:created>
  <dcterms:modified xsi:type="dcterms:W3CDTF">2017-10-13T13:47:00Z</dcterms:modified>
</cp:coreProperties>
</file>